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Default="00FC0C10" w:rsidP="00D20F91">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D20F91">
      <w:pPr>
        <w:spacing w:line="360" w:lineRule="auto"/>
      </w:pPr>
    </w:p>
    <w:p w14:paraId="78B90D2F" w14:textId="4D2F723F" w:rsidR="00FC0C10" w:rsidRDefault="00FC0C10" w:rsidP="00D20F91">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D20F91">
      <w:pPr>
        <w:spacing w:line="360" w:lineRule="auto"/>
      </w:pPr>
    </w:p>
    <w:p w14:paraId="046FFA5B" w14:textId="77777777" w:rsidR="00FC0C10" w:rsidRDefault="00FC0C10" w:rsidP="00D20F91">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D20F91">
      <w:pPr>
        <w:spacing w:line="360" w:lineRule="auto"/>
      </w:pPr>
    </w:p>
    <w:p w14:paraId="0ABD1864" w14:textId="77777777" w:rsidR="00FC0C10" w:rsidRDefault="00FC0C10" w:rsidP="00D20F91">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Default="00FC0C10" w:rsidP="00D20F91">
      <w:pPr>
        <w:spacing w:line="360" w:lineRule="auto"/>
      </w:pPr>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 xml:space="preserve">(Poursabzi-Sangdeh </w:t>
      </w:r>
      <w:r w:rsidR="00F06BC3">
        <w:rPr>
          <w:noProof/>
        </w:rPr>
        <w:lastRenderedPageBreak/>
        <w:t>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Default="00FC0C10" w:rsidP="00D20F91">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Default="00FC0C10" w:rsidP="00D20F91">
      <w:pPr>
        <w:spacing w:line="360" w:lineRule="auto"/>
      </w:pPr>
      <w:r>
        <w:t>The aim of this research is,</w:t>
      </w:r>
    </w:p>
    <w:p w14:paraId="6AF8D3F2" w14:textId="77777777" w:rsidR="00FC0C10" w:rsidRDefault="00FC0C10" w:rsidP="00D20F91">
      <w:pPr>
        <w:spacing w:line="360" w:lineRule="auto"/>
      </w:pPr>
    </w:p>
    <w:p w14:paraId="66E7E738" w14:textId="77777777" w:rsidR="00FC0C10" w:rsidRDefault="00FC0C10" w:rsidP="00D20F91">
      <w:pPr>
        <w:spacing w:line="360" w:lineRule="auto"/>
      </w:pPr>
      <w:r>
        <w:rPr>
          <w:b/>
          <w:bCs/>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Default="00FC0C10" w:rsidP="00D20F91">
      <w:pPr>
        <w:numPr>
          <w:ilvl w:val="0"/>
          <w:numId w:val="29"/>
        </w:numPr>
        <w:spacing w:before="120" w:after="120" w:line="360" w:lineRule="auto"/>
      </w:pPr>
      <w:r>
        <w:t>How much do SHAP explanations improve trust compared to no explanations?</w:t>
      </w:r>
    </w:p>
    <w:p w14:paraId="60A4E547" w14:textId="74A70D0F" w:rsidR="00FC0C10" w:rsidRDefault="00FC0C10" w:rsidP="00D20F91">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D20F91">
      <w:pPr>
        <w:numPr>
          <w:ilvl w:val="0"/>
          <w:numId w:val="29"/>
        </w:numPr>
        <w:spacing w:before="120" w:after="120" w:line="360" w:lineRule="auto"/>
      </w:pPr>
      <w: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Default="00FC0C10" w:rsidP="00D20F91">
      <w:pPr>
        <w:spacing w:line="360" w:lineRule="auto"/>
      </w:pPr>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lastRenderedPageBreak/>
        <w:t>1.6 Research Objectives</w:t>
      </w:r>
      <w:bookmarkEnd w:id="27"/>
    </w:p>
    <w:p w14:paraId="3CE1A613" w14:textId="77777777" w:rsidR="00FC0C10" w:rsidRDefault="00FC0C10" w:rsidP="00D20F91">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D20F91">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Default="00FC0C10" w:rsidP="00D20F91">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D20F91">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D20F91">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Default="00FC0C10" w:rsidP="00D20F91">
      <w:pPr>
        <w:spacing w:line="360" w:lineRule="auto"/>
      </w:pPr>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D20F91">
      <w:pPr>
        <w:spacing w:line="360" w:lineRule="auto"/>
      </w:pPr>
    </w:p>
    <w:p w14:paraId="7B2E1EA1" w14:textId="77777777" w:rsidR="00FC0C10" w:rsidRDefault="00FC0C10" w:rsidP="00D20F91">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lastRenderedPageBreak/>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Default="00FC0C10" w:rsidP="00D20F91">
      <w:pPr>
        <w:spacing w:line="360" w:lineRule="auto"/>
      </w:pPr>
      <w:r>
        <w:t>The proposed system architecture has two modes,</w:t>
      </w:r>
    </w:p>
    <w:p w14:paraId="1ABDB57E" w14:textId="77777777" w:rsidR="00FC0C10" w:rsidRDefault="00FC0C10" w:rsidP="00D20F91">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D20F91">
      <w:pPr>
        <w:numPr>
          <w:ilvl w:val="0"/>
          <w:numId w:val="32"/>
        </w:numPr>
        <w:spacing w:before="120" w:after="120" w:line="360" w:lineRule="auto"/>
      </w:pPr>
      <w:r>
        <w:rPr>
          <w:b/>
          <w:bCs/>
        </w:rPr>
        <w:t>Explainable Mode (XAI):</w:t>
      </w:r>
      <w:r>
        <w:t xml:space="preserve"> The same chatbot with an XAI layer that provides explanations for each output.</w:t>
      </w:r>
    </w:p>
    <w:p w14:paraId="4240F8E2" w14:textId="77777777" w:rsidR="00FC0C10" w:rsidRDefault="00FC0C10" w:rsidP="00D20F91">
      <w:pPr>
        <w:spacing w:line="360" w:lineRule="auto"/>
      </w:pPr>
    </w:p>
    <w:p w14:paraId="5198C633" w14:textId="77777777" w:rsidR="00FC0C10" w:rsidRDefault="00FC0C10" w:rsidP="00D20F91">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D20F91">
      <w:pPr>
        <w:spacing w:line="360" w:lineRule="auto"/>
      </w:pPr>
    </w:p>
    <w:p w14:paraId="5EC64F2E" w14:textId="333D33A5" w:rsidR="00C277CE" w:rsidRDefault="00FC0C10" w:rsidP="00D20F91">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E9452E" w:rsidP="00D20F91">
      <w:pPr>
        <w:spacing w:line="360" w:lineRule="auto"/>
        <w:rPr>
          <w:lang w:val="en-US"/>
        </w:rPr>
      </w:pPr>
      <w:r w:rsidRPr="00E9452E">
        <w:rPr>
          <w:noProof/>
          <w14:ligatures w14:val="standardContextual"/>
        </w:rPr>
        <w:pict w14:anchorId="11372114">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lastRenderedPageBreak/>
        <w:t>2.0 Introduction</w:t>
      </w:r>
      <w:bookmarkEnd w:id="32"/>
    </w:p>
    <w:p w14:paraId="32E6B6CE" w14:textId="366935C2" w:rsidR="00544492" w:rsidRDefault="00544492" w:rsidP="00D20F91">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D20F91">
      <w:pPr>
        <w:spacing w:line="360" w:lineRule="auto"/>
      </w:pPr>
    </w:p>
    <w:p w14:paraId="0C3D63A3" w14:textId="5C607047" w:rsidR="00544492" w:rsidRDefault="00544492" w:rsidP="00D20F91">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7777777" w:rsidR="00544492" w:rsidRDefault="00544492" w:rsidP="00D20F91">
      <w:pPr>
        <w:pStyle w:val="Heading3"/>
        <w:spacing w:before="240" w:after="120" w:line="360" w:lineRule="auto"/>
      </w:pPr>
      <w:bookmarkStart w:id="34" w:name="_Toc216972318"/>
      <w:r>
        <w:t>2.1.1 Research Onion</w:t>
      </w:r>
      <w:bookmarkEnd w:id="34"/>
    </w:p>
    <w:p w14:paraId="14A746A6" w14:textId="476BF233" w:rsidR="00544492" w:rsidRDefault="00544492" w:rsidP="00D20F91">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3561A13D" w:rsidR="00544492" w:rsidRDefault="00544492" w:rsidP="00D20F91">
      <w:pPr>
        <w:pStyle w:val="Heading3"/>
        <w:spacing w:before="240" w:after="120" w:line="360" w:lineRule="auto"/>
      </w:pPr>
      <w:bookmarkStart w:id="35" w:name="_Toc216972319"/>
      <w:r>
        <w:t>2.1.1 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77777777" w:rsidR="00544492" w:rsidRDefault="00544492" w:rsidP="00D20F91">
      <w:pPr>
        <w:pStyle w:val="Heading3"/>
        <w:spacing w:before="240" w:after="120" w:line="360" w:lineRule="auto"/>
      </w:pPr>
      <w:bookmarkStart w:id="36" w:name="_Toc216972320"/>
      <w:r>
        <w:t>2.1.2 Approach</w:t>
      </w:r>
      <w:bookmarkEnd w:id="36"/>
    </w:p>
    <w:p w14:paraId="75AB88C6" w14:textId="77777777" w:rsidR="00544492" w:rsidRDefault="00544492" w:rsidP="00D20F91">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77777777" w:rsidR="00544492" w:rsidRDefault="00544492" w:rsidP="00D20F91">
      <w:pPr>
        <w:pStyle w:val="Heading3"/>
        <w:spacing w:before="240" w:after="120" w:line="360" w:lineRule="auto"/>
      </w:pPr>
      <w:bookmarkStart w:id="37" w:name="_Toc216972321"/>
      <w:r>
        <w:t>2.1.3 Strategy</w:t>
      </w:r>
      <w:bookmarkEnd w:id="37"/>
    </w:p>
    <w:p w14:paraId="6E44D453" w14:textId="573F11B0" w:rsidR="00544492" w:rsidRPr="00C3621B" w:rsidRDefault="00544492" w:rsidP="00D20F91">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D20F91">
      <w:pPr>
        <w:spacing w:line="360" w:lineRule="auto"/>
      </w:pPr>
    </w:p>
    <w:p w14:paraId="46D2037C" w14:textId="77777777" w:rsidR="00544492" w:rsidRDefault="00544492" w:rsidP="00D20F91">
      <w:pPr>
        <w:pStyle w:val="Heading3"/>
        <w:spacing w:before="240" w:after="120" w:line="360" w:lineRule="auto"/>
      </w:pPr>
      <w:bookmarkStart w:id="38" w:name="_Toc216972322"/>
      <w:r>
        <w:t>2.2.4 Time Horizon</w:t>
      </w:r>
      <w:bookmarkEnd w:id="38"/>
    </w:p>
    <w:p w14:paraId="01DC7747" w14:textId="77777777" w:rsidR="00544492" w:rsidRDefault="00544492" w:rsidP="00D20F91">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D20F91">
      <w:pPr>
        <w:spacing w:line="360" w:lineRule="auto"/>
      </w:pPr>
    </w:p>
    <w:p w14:paraId="6E8C9A6D" w14:textId="77777777" w:rsidR="00544492" w:rsidRDefault="00544492" w:rsidP="00D20F91">
      <w:pPr>
        <w:pStyle w:val="Heading3"/>
        <w:spacing w:before="240" w:after="120" w:line="360" w:lineRule="auto"/>
      </w:pPr>
      <w:bookmarkStart w:id="39" w:name="_Toc216972323"/>
      <w:r>
        <w:t>2.2.5 Data Collection and Analysis</w:t>
      </w:r>
      <w:bookmarkEnd w:id="39"/>
    </w:p>
    <w:p w14:paraId="230D307F" w14:textId="3A5B212D" w:rsidR="00544492" w:rsidRDefault="00544492" w:rsidP="00D20F91">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D20F91">
      <w:pPr>
        <w:spacing w:line="360" w:lineRule="auto"/>
      </w:pPr>
    </w:p>
    <w:p w14:paraId="3DC7B13E" w14:textId="77777777" w:rsidR="00544492" w:rsidRDefault="00544492" w:rsidP="00D20F91">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lastRenderedPageBreak/>
        <w:t>2.2 Concept Map for Literature Review</w:t>
      </w:r>
      <w:bookmarkEnd w:id="40"/>
    </w:p>
    <w:p w14:paraId="607CB2AC" w14:textId="47DA2D61" w:rsidR="00544492" w:rsidRDefault="00544492" w:rsidP="00D20F91">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D20F91">
      <w:pPr>
        <w:spacing w:line="360" w:lineRule="auto"/>
      </w:pPr>
    </w:p>
    <w:p w14:paraId="56CAFA70" w14:textId="4D8F363D" w:rsidR="00544492" w:rsidRDefault="00544492" w:rsidP="00D20F91">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D20F91">
      <w:pPr>
        <w:spacing w:line="360" w:lineRule="auto"/>
      </w:pPr>
    </w:p>
    <w:p w14:paraId="6467C81B" w14:textId="5457DDE2" w:rsidR="00544492" w:rsidRDefault="00544492" w:rsidP="00D20F91">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9B681E" w:rsidRDefault="00544492" w:rsidP="00D20F91">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D20F91">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w:t>
      </w:r>
      <w:r>
        <w:lastRenderedPageBreak/>
        <w:t xml:space="preserve">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D20F91">
      <w:pPr>
        <w:spacing w:line="360" w:lineRule="auto"/>
      </w:pPr>
    </w:p>
    <w:p w14:paraId="5C3CD1D8" w14:textId="21715680" w:rsidR="00544492" w:rsidRDefault="00544492" w:rsidP="00D20F91">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D20F91">
      <w:pPr>
        <w:spacing w:line="360" w:lineRule="auto"/>
      </w:pPr>
    </w:p>
    <w:p w14:paraId="737B4701" w14:textId="66231886" w:rsidR="00544492" w:rsidRDefault="00544492" w:rsidP="00D20F91">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Default="00544492" w:rsidP="00D20F91">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D20F91">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D20F91">
      <w:pPr>
        <w:spacing w:line="360" w:lineRule="auto"/>
      </w:pPr>
    </w:p>
    <w:p w14:paraId="7E2C9D4D" w14:textId="266F42A1" w:rsidR="00544492" w:rsidRDefault="00544492" w:rsidP="00D20F91">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D20F91">
      <w:pPr>
        <w:spacing w:line="360" w:lineRule="auto"/>
      </w:pPr>
    </w:p>
    <w:p w14:paraId="46A3C042" w14:textId="77777777" w:rsidR="00625123" w:rsidRDefault="00625123" w:rsidP="00D20F91">
      <w:pPr>
        <w:spacing w:line="360" w:lineRule="auto"/>
      </w:pPr>
    </w:p>
    <w:p w14:paraId="7F79CC27" w14:textId="77777777" w:rsidR="002B14BA" w:rsidRDefault="002B14BA" w:rsidP="00D20F91">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D20F91">
      <w:pPr>
        <w:spacing w:line="360" w:lineRule="auto"/>
      </w:pPr>
    </w:p>
    <w:p w14:paraId="023F64B2" w14:textId="02ABA2D6" w:rsidR="002B14BA" w:rsidRDefault="002B14BA" w:rsidP="00D20F91">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D20F91">
      <w:pPr>
        <w:spacing w:line="360" w:lineRule="auto"/>
      </w:pPr>
    </w:p>
    <w:p w14:paraId="75A9F62A" w14:textId="1CFD43BF" w:rsidR="002B14BA" w:rsidRDefault="002B14BA" w:rsidP="00D20F91">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D20F91">
      <w:pPr>
        <w:spacing w:line="360" w:lineRule="auto"/>
      </w:pPr>
    </w:p>
    <w:p w14:paraId="75AB9428" w14:textId="77777777" w:rsidR="002B14BA" w:rsidRDefault="002B14BA" w:rsidP="00D20F91">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D20F91">
      <w:pPr>
        <w:spacing w:line="360" w:lineRule="auto"/>
      </w:pPr>
    </w:p>
    <w:p w14:paraId="3A46B3A3" w14:textId="3A03AE91" w:rsidR="002B14BA" w:rsidRDefault="002B14BA" w:rsidP="00D20F91">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D20F91">
      <w:pPr>
        <w:spacing w:line="360" w:lineRule="auto"/>
      </w:pPr>
    </w:p>
    <w:p w14:paraId="2B0E99FF" w14:textId="77777777" w:rsidR="002B14BA" w:rsidRDefault="002B14BA" w:rsidP="00D20F91">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D20F91">
      <w:pPr>
        <w:spacing w:line="360" w:lineRule="auto"/>
      </w:pPr>
    </w:p>
    <w:p w14:paraId="5D4B3B84" w14:textId="2A37197C"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36DB5F28" w14:textId="77777777" w:rsidR="002B14BA" w:rsidRDefault="002B14BA" w:rsidP="00D20F91">
      <w:pPr>
        <w:spacing w:line="360" w:lineRule="auto"/>
      </w:pPr>
    </w:p>
    <w:p w14:paraId="33523844" w14:textId="10520803" w:rsidR="002B14BA" w:rsidRDefault="002B14BA" w:rsidP="00D20F91">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D20F91">
      <w:pPr>
        <w:spacing w:line="360" w:lineRule="auto"/>
      </w:pPr>
    </w:p>
    <w:p w14:paraId="4B95D226" w14:textId="77777777" w:rsidR="002B14BA" w:rsidRDefault="002B14BA" w:rsidP="00D20F91">
      <w:pPr>
        <w:numPr>
          <w:ilvl w:val="0"/>
          <w:numId w:val="33"/>
        </w:numPr>
        <w:spacing w:before="120" w:after="120" w:line="360" w:lineRule="auto"/>
      </w:pPr>
      <w:r>
        <w:rPr>
          <w:b/>
          <w:bCs/>
        </w:rPr>
        <w:t>Explainability</w:t>
      </w:r>
    </w:p>
    <w:p w14:paraId="4DABD006" w14:textId="46374458" w:rsidR="002B14BA" w:rsidRDefault="002B14BA" w:rsidP="00D20F91">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D20F91">
      <w:pPr>
        <w:spacing w:line="360" w:lineRule="auto"/>
      </w:pPr>
    </w:p>
    <w:p w14:paraId="72D556D2" w14:textId="77777777" w:rsidR="006667EC" w:rsidRDefault="006667EC" w:rsidP="00D20F91">
      <w:pPr>
        <w:numPr>
          <w:ilvl w:val="0"/>
          <w:numId w:val="34"/>
        </w:numPr>
        <w:spacing w:before="120" w:after="120" w:line="360" w:lineRule="auto"/>
      </w:pPr>
      <w:r>
        <w:rPr>
          <w:b/>
          <w:bCs/>
        </w:rPr>
        <w:t>Privacy</w:t>
      </w:r>
    </w:p>
    <w:p w14:paraId="7D70A34E" w14:textId="7D5E103F" w:rsidR="006667EC" w:rsidRDefault="006667EC" w:rsidP="00D20F91">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w:t>
      </w:r>
      <w:r>
        <w:lastRenderedPageBreak/>
        <w:t>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D20F91">
      <w:pPr>
        <w:spacing w:line="360" w:lineRule="auto"/>
      </w:pPr>
    </w:p>
    <w:p w14:paraId="588C5FB4" w14:textId="77777777" w:rsidR="006667EC" w:rsidRDefault="006667EC" w:rsidP="00D20F91">
      <w:pPr>
        <w:numPr>
          <w:ilvl w:val="0"/>
          <w:numId w:val="35"/>
        </w:numPr>
        <w:spacing w:before="120" w:after="120" w:line="360" w:lineRule="auto"/>
      </w:pPr>
      <w:r>
        <w:rPr>
          <w:b/>
          <w:bCs/>
        </w:rPr>
        <w:t>User Acceptance</w:t>
      </w:r>
    </w:p>
    <w:p w14:paraId="1C4069DD" w14:textId="3F882D03" w:rsidR="006667EC" w:rsidRDefault="006667EC" w:rsidP="00D20F91">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D20F91">
      <w:pPr>
        <w:spacing w:line="360" w:lineRule="auto"/>
      </w:pPr>
    </w:p>
    <w:p w14:paraId="2CCECD83" w14:textId="52D4715D" w:rsidR="006667EC" w:rsidRDefault="006667EC" w:rsidP="00D20F91">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D20F91">
      <w:pPr>
        <w:spacing w:line="360" w:lineRule="auto"/>
      </w:pPr>
    </w:p>
    <w:p w14:paraId="1E3B6191" w14:textId="77777777" w:rsidR="006667EC" w:rsidRDefault="006667EC" w:rsidP="00D20F91">
      <w:pPr>
        <w:numPr>
          <w:ilvl w:val="0"/>
          <w:numId w:val="36"/>
        </w:numPr>
        <w:spacing w:before="120" w:after="120" w:line="360" w:lineRule="auto"/>
      </w:pPr>
      <w:r>
        <w:rPr>
          <w:b/>
          <w:bCs/>
        </w:rPr>
        <w:t>Trade-off between model complexity and transparency</w:t>
      </w:r>
    </w:p>
    <w:p w14:paraId="671AAC0C" w14:textId="77777777" w:rsidR="006667EC" w:rsidRDefault="006667EC" w:rsidP="00D20F91">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D20F91">
      <w:pPr>
        <w:spacing w:line="360" w:lineRule="auto"/>
      </w:pPr>
    </w:p>
    <w:p w14:paraId="0547474B" w14:textId="77777777" w:rsidR="006667EC" w:rsidRDefault="006667EC" w:rsidP="00D20F91">
      <w:pPr>
        <w:numPr>
          <w:ilvl w:val="0"/>
          <w:numId w:val="37"/>
        </w:numPr>
        <w:spacing w:before="120" w:after="120" w:line="360" w:lineRule="auto"/>
      </w:pPr>
      <w:r>
        <w:rPr>
          <w:b/>
          <w:bCs/>
        </w:rPr>
        <w:t>Performance versus explainability trade-off</w:t>
      </w:r>
    </w:p>
    <w:p w14:paraId="1A86B02F" w14:textId="77777777" w:rsidR="006667EC" w:rsidRDefault="006667EC" w:rsidP="00D20F91">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D20F91">
      <w:pPr>
        <w:spacing w:line="360" w:lineRule="auto"/>
      </w:pPr>
    </w:p>
    <w:p w14:paraId="3C21CDCC" w14:textId="77777777" w:rsidR="006667EC" w:rsidRDefault="006667EC" w:rsidP="00D20F91">
      <w:pPr>
        <w:numPr>
          <w:ilvl w:val="0"/>
          <w:numId w:val="38"/>
        </w:numPr>
        <w:spacing w:before="120" w:after="120" w:line="360" w:lineRule="auto"/>
      </w:pPr>
      <w:r>
        <w:rPr>
          <w:b/>
          <w:bCs/>
        </w:rPr>
        <w:t>User overload</w:t>
      </w:r>
    </w:p>
    <w:p w14:paraId="77E0D2F6" w14:textId="77777777" w:rsidR="006667EC" w:rsidRDefault="006667EC" w:rsidP="00D20F91">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D20F91">
      <w:pPr>
        <w:spacing w:line="360" w:lineRule="auto"/>
      </w:pPr>
    </w:p>
    <w:p w14:paraId="070A2EFE" w14:textId="77777777" w:rsidR="006667EC" w:rsidRDefault="006667EC" w:rsidP="00D20F91">
      <w:pPr>
        <w:numPr>
          <w:ilvl w:val="0"/>
          <w:numId w:val="39"/>
        </w:numPr>
        <w:spacing w:before="120" w:after="120" w:line="360" w:lineRule="auto"/>
      </w:pPr>
      <w:r>
        <w:rPr>
          <w:b/>
          <w:bCs/>
        </w:rPr>
        <w:t>Bias and misinformation</w:t>
      </w:r>
    </w:p>
    <w:p w14:paraId="2CB970E9" w14:textId="0D60FC5F" w:rsidR="006667EC" w:rsidRDefault="006667EC" w:rsidP="00D20F91">
      <w:pPr>
        <w:spacing w:line="360" w:lineRule="auto"/>
      </w:pPr>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D20F91">
      <w:pPr>
        <w:spacing w:line="360" w:lineRule="auto"/>
      </w:pPr>
    </w:p>
    <w:p w14:paraId="145346E9" w14:textId="77777777" w:rsidR="000C0B79" w:rsidRDefault="000C0B79" w:rsidP="00D20F91">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D20F91">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D20F91">
      <w:pPr>
        <w:spacing w:line="360" w:lineRule="auto"/>
      </w:pPr>
    </w:p>
    <w:p w14:paraId="18D39695" w14:textId="77777777" w:rsidR="002B14BA" w:rsidRDefault="002B14BA" w:rsidP="00D20F91">
      <w:pPr>
        <w:spacing w:line="360" w:lineRule="auto"/>
      </w:pPr>
    </w:p>
    <w:p w14:paraId="4AF633CF" w14:textId="77777777"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523608F3" w14:textId="77777777" w:rsidR="002B14BA" w:rsidRDefault="002B14BA" w:rsidP="00D20F91">
      <w:pPr>
        <w:spacing w:line="360" w:lineRule="auto"/>
      </w:pPr>
    </w:p>
    <w:p w14:paraId="5BEF629D" w14:textId="77777777" w:rsidR="006667EC" w:rsidRDefault="006667EC" w:rsidP="00D20F91">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Default="007D028A" w:rsidP="00D20F91">
      <w:pPr>
        <w:spacing w:line="360" w:lineRule="auto"/>
      </w:pPr>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D20F91">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D20F91">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D20F91">
      <w:pPr>
        <w:spacing w:line="360" w:lineRule="auto"/>
      </w:pPr>
    </w:p>
    <w:p w14:paraId="65C9E65E" w14:textId="025C38BD" w:rsidR="00544492" w:rsidRDefault="00544492" w:rsidP="00D20F91">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D20F91">
      <w:pPr>
        <w:spacing w:line="360" w:lineRule="auto"/>
      </w:pPr>
    </w:p>
    <w:p w14:paraId="0927D4CF" w14:textId="43D0B6CC" w:rsidR="00544492" w:rsidRDefault="00544492" w:rsidP="00D20F91">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 xml:space="preserve">For example, a chatbot may explain that </w:t>
      </w:r>
      <w:r>
        <w:lastRenderedPageBreak/>
        <w:t>increasing income by a certain amount would improve loan eligibility. These techniques help the users to see AI decision as fair and controllable.</w:t>
      </w:r>
    </w:p>
    <w:p w14:paraId="732FA08E" w14:textId="77777777" w:rsidR="002B0178" w:rsidRDefault="002B0178" w:rsidP="00D20F91">
      <w:pPr>
        <w:spacing w:line="360" w:lineRule="auto"/>
      </w:pPr>
    </w:p>
    <w:p w14:paraId="581BB82E" w14:textId="353206DA" w:rsidR="00544492" w:rsidRDefault="00544492" w:rsidP="00D20F91">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D20F91">
      <w:pPr>
        <w:spacing w:line="360" w:lineRule="auto"/>
      </w:pPr>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Default="00544492" w:rsidP="00D20F91">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D20F91">
      <w:pPr>
        <w:spacing w:line="360" w:lineRule="auto"/>
      </w:pPr>
    </w:p>
    <w:p w14:paraId="58D8FBDF" w14:textId="33C6153D" w:rsidR="00544492" w:rsidRDefault="00544492" w:rsidP="00D20F91">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D20F91">
      <w:pPr>
        <w:spacing w:line="360" w:lineRule="auto"/>
      </w:pPr>
    </w:p>
    <w:p w14:paraId="140D97BF" w14:textId="573BCDA3" w:rsidR="00544492" w:rsidRDefault="00544492" w:rsidP="00D20F91">
      <w:pPr>
        <w:spacing w:line="360" w:lineRule="auto"/>
      </w:pPr>
      <w:r>
        <w:lastRenderedPageBreak/>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D20F91">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D20F91">
      <w:pPr>
        <w:spacing w:line="360" w:lineRule="auto"/>
      </w:pPr>
    </w:p>
    <w:p w14:paraId="624B373F" w14:textId="77777777" w:rsidR="00544492" w:rsidRDefault="00544492" w:rsidP="00D20F91">
      <w:pPr>
        <w:spacing w:line="360" w:lineRule="auto"/>
      </w:pPr>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Default="00544492" w:rsidP="00D20F91">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D20F91">
      <w:pPr>
        <w:spacing w:line="360" w:lineRule="auto"/>
      </w:pPr>
    </w:p>
    <w:p w14:paraId="56AD5EDD" w14:textId="7C0CBE9C" w:rsidR="00544492" w:rsidRDefault="00544492" w:rsidP="00D20F91">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D20F91">
      <w:pPr>
        <w:spacing w:line="360" w:lineRule="auto"/>
      </w:pPr>
    </w:p>
    <w:p w14:paraId="7C3C01BE" w14:textId="59F2FAA7" w:rsidR="00544492" w:rsidRDefault="00544492" w:rsidP="00D20F91">
      <w:pPr>
        <w:spacing w:line="360" w:lineRule="auto"/>
      </w:pPr>
      <w:r>
        <w:t xml:space="preserve">Large language models add a new capability. Models such as GPT-4 take structured outputs from SHAP or LIME and turn them into plain sentences. With that, users receive short text explanations instead of numbers or charts. One of the related studies highlights how LLMs </w:t>
      </w:r>
      <w:r>
        <w:lastRenderedPageBreak/>
        <w:t>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D20F91">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D20F91">
      <w:pPr>
        <w:spacing w:line="360" w:lineRule="auto"/>
      </w:pPr>
      <w: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D20F91">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Default="00544492" w:rsidP="00D20F91">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D20F91">
      <w:pPr>
        <w:spacing w:line="360" w:lineRule="auto"/>
      </w:pPr>
    </w:p>
    <w:p w14:paraId="2BA6BF1B" w14:textId="0FA1B092" w:rsidR="00544492" w:rsidRDefault="00544492" w:rsidP="00D20F91">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xml:space="preserve">. These methods enable a way to </w:t>
      </w:r>
      <w:r>
        <w:lastRenderedPageBreak/>
        <w:t>practically open up black-box models. They show what factors influenced the most for a decision made by the system, which alone makes a difference.</w:t>
      </w:r>
    </w:p>
    <w:p w14:paraId="36FE401B" w14:textId="3EE81859" w:rsidR="00544492" w:rsidRDefault="00544492" w:rsidP="00D20F91">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D20F91">
      <w:pPr>
        <w:spacing w:line="360" w:lineRule="auto"/>
      </w:pPr>
    </w:p>
    <w:p w14:paraId="159CFDAD" w14:textId="77777777" w:rsidR="00544492" w:rsidRDefault="00544492" w:rsidP="00D20F91">
      <w:pPr>
        <w:spacing w:line="360" w:lineRule="auto"/>
      </w:pPr>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2FE7B173" w14:textId="77777777" w:rsidR="00614636" w:rsidRDefault="00614636" w:rsidP="00D20F91">
      <w:pPr>
        <w:spacing w:line="360" w:lineRule="auto"/>
      </w:pPr>
    </w:p>
    <w:p w14:paraId="59488028" w14:textId="77777777" w:rsidR="00544492" w:rsidRDefault="00E9452E" w:rsidP="00D20F91">
      <w:pPr>
        <w:spacing w:line="360" w:lineRule="auto"/>
      </w:pPr>
      <w:r w:rsidRPr="00E9452E">
        <w:rPr>
          <w:noProof/>
          <w14:ligatures w14:val="standardContextual"/>
        </w:rPr>
        <w:pict w14:anchorId="5C965DB6">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Default="00FD638D" w:rsidP="00D20F91">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bookmarkStart w:id="49" w:name="_Toc216972333"/>
      <w:r>
        <w:t>1. End-Users (Loan Seekers)</w:t>
      </w:r>
      <w:bookmarkEnd w:id="49"/>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bookmarkStart w:id="50" w:name="_Toc216972334"/>
      <w:r>
        <w:t>2. Loan Officers (Domain Experts)</w:t>
      </w:r>
      <w:bookmarkEnd w:id="50"/>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bookmarkStart w:id="51" w:name="_Toc216972335"/>
      <w:r>
        <w:t>3. System Administrator</w:t>
      </w:r>
      <w:bookmarkEnd w:id="51"/>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bookmarkStart w:id="52" w:name="_Toc216972336"/>
      <w:r>
        <w:t>4. Developer (Software Engineer and Data Analyst)</w:t>
      </w:r>
      <w:bookmarkEnd w:id="52"/>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bookmarkStart w:id="53" w:name="_Toc216972337"/>
      <w:r>
        <w:lastRenderedPageBreak/>
        <w:t>5. Business Owner (Future Financial Institution)</w:t>
      </w:r>
      <w:bookmarkEnd w:id="53"/>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bookmarkStart w:id="54" w:name="_Toc216972338"/>
      <w:r>
        <w:t>5. Wider Community (General Users)</w:t>
      </w:r>
      <w:bookmarkEnd w:id="54"/>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t>3.3 Stakeholder Viewpoints</w:t>
      </w:r>
      <w:bookmarkEnd w:id="57"/>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bookmarkStart w:id="58" w:name="_Toc216972342"/>
      <w:r>
        <w:t>3.3.1 Functional Beneficiary</w:t>
      </w:r>
      <w:bookmarkEnd w:id="58"/>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bookmarkStart w:id="59" w:name="_Toc216972343"/>
      <w:r>
        <w:lastRenderedPageBreak/>
        <w:t>3.3.2 Operational Stakeholders</w:t>
      </w:r>
      <w:bookmarkEnd w:id="59"/>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bookmarkStart w:id="60" w:name="_Toc216972344"/>
      <w:r>
        <w:t>3.3.3 Containing System Stakeholders</w:t>
      </w:r>
      <w:bookmarkEnd w:id="60"/>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bookmarkStart w:id="61" w:name="_Toc216972345"/>
      <w:r>
        <w:t>3.3.4 Wider Environment</w:t>
      </w:r>
      <w:bookmarkEnd w:id="61"/>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bookmarkStart w:id="63" w:name="_Toc216972347"/>
      <w:r>
        <w:t>1. Interviews With a Domain Expert</w:t>
      </w:r>
      <w:bookmarkEnd w:id="63"/>
      <w:r>
        <w:t xml:space="preserve">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bookmarkStart w:id="64" w:name="_Toc216972348"/>
      <w:r>
        <w:t>2. Secondary Data Analysis (To Validate Input Requirements)</w:t>
      </w:r>
      <w:bookmarkEnd w:id="64"/>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lastRenderedPageBreak/>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bookmarkStart w:id="65" w:name="_Toc216972349"/>
      <w:r>
        <w:t>3.5 Survey Question Design</w:t>
      </w:r>
      <w:bookmarkEnd w:id="65"/>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bookmarkStart w:id="66" w:name="_Toc216972350"/>
      <w:r>
        <w:t>3.5.1 Goal-Oriented Question Design</w:t>
      </w:r>
      <w:bookmarkEnd w:id="66"/>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bookmarkStart w:id="67" w:name="_Toc216972351"/>
      <w:r>
        <w:t>3.5.2 Expert Interview Questions</w:t>
      </w:r>
      <w:bookmarkEnd w:id="67"/>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lastRenderedPageBreak/>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bookmarkStart w:id="68" w:name="_Toc216972352"/>
      <w:r>
        <w:lastRenderedPageBreak/>
        <w:t>3.5.3 Evidence Collection for Expert Feedback</w:t>
      </w:r>
      <w:bookmarkEnd w:id="68"/>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t xml:space="preserve">The dataset can be found here: - </w:t>
      </w:r>
      <w:hyperlink r:id="rId20"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lastRenderedPageBreak/>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bookmarkStart w:id="71" w:name="_Toc216972355"/>
      <w:r>
        <w:lastRenderedPageBreak/>
        <w:t>Opinion Review 1 - How real loan decisions begin</w:t>
      </w:r>
      <w:bookmarkEnd w:id="71"/>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bookmarkStart w:id="72" w:name="_Toc216972356"/>
      <w:r>
        <w:t>Opinion Review 2  - What drives approval vs rejection</w:t>
      </w:r>
      <w:bookmarkEnd w:id="72"/>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bookmarkStart w:id="73" w:name="_Toc216972357"/>
      <w:r>
        <w:lastRenderedPageBreak/>
        <w:t>Opinion Review 3 - Common customer confusion</w:t>
      </w:r>
      <w:bookmarkEnd w:id="73"/>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bookmarkStart w:id="74" w:name="_Toc216972358"/>
      <w:r>
        <w:t>Opinion Review 4 - Minimum information required</w:t>
      </w:r>
      <w:bookmarkEnd w:id="74"/>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bookmarkStart w:id="75" w:name="_Toc216972359"/>
      <w:r>
        <w:t>Opinion Review 5 - Typical customer behaviour</w:t>
      </w:r>
      <w:bookmarkEnd w:id="75"/>
    </w:p>
    <w:p w14:paraId="3E162A7E" w14:textId="77777777" w:rsidR="00B8303B" w:rsidRDefault="00B8303B" w:rsidP="00D20F91">
      <w:pPr>
        <w:spacing w:line="360" w:lineRule="auto"/>
      </w:pPr>
    </w:p>
    <w:p w14:paraId="1F79EED4" w14:textId="27574C83" w:rsidR="00B8303B" w:rsidRDefault="00B8303B" w:rsidP="00D20F91">
      <w:pPr>
        <w:spacing w:line="360" w:lineRule="auto"/>
      </w:pPr>
      <w:r>
        <w:lastRenderedPageBreak/>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bookmarkStart w:id="76" w:name="_Toc216972360"/>
      <w:r>
        <w:t>Opinion Review 6 - Viability of AI in lending workflows</w:t>
      </w:r>
      <w:bookmarkEnd w:id="76"/>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bookmarkStart w:id="77" w:name="_Toc216972361"/>
      <w:r>
        <w:t>Opinion Review 7 - Risks, fairness, and decision clarity</w:t>
      </w:r>
      <w:bookmarkEnd w:id="77"/>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lastRenderedPageBreak/>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bookmarkStart w:id="80" w:name="_Toc216972364"/>
      <w:r>
        <w:t>3.9.1 Use Case Description</w:t>
      </w:r>
      <w:bookmarkEnd w:id="80"/>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lastRenderedPageBreak/>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lastRenderedPageBreak/>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lastRenderedPageBreak/>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bookmarkStart w:id="81" w:name="_Toc216972365"/>
      <w:r>
        <w:t>Use Case Actors</w:t>
      </w:r>
      <w:bookmarkEnd w:id="81"/>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lastRenderedPageBreak/>
        <w:t>3.10 Functional Requirements</w:t>
      </w:r>
      <w:bookmarkEnd w:id="82"/>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bookmarkStart w:id="83" w:name="_Toc216972367"/>
      <w:r>
        <w:t>3.10.1 Functional Requirements</w:t>
      </w:r>
      <w:bookmarkEnd w:id="83"/>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lastRenderedPageBreak/>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bookmarkStart w:id="84" w:name="_Toc216972368"/>
      <w:r>
        <w:t>3.10.2 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 xml:space="preserve">Asking questions triggers the GPT module and logs the query, </w:t>
            </w:r>
            <w:r>
              <w:lastRenderedPageBreak/>
              <w:t>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bookmarkStart w:id="85" w:name="_Toc216972369"/>
      <w:r>
        <w:t>3.11 Non-Functional Requirements</w:t>
      </w:r>
      <w:bookmarkEnd w:id="85"/>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bookmarkStart w:id="86" w:name="_Toc216972370"/>
      <w:r>
        <w:t xml:space="preserve">NFR1 </w:t>
      </w:r>
      <w:r w:rsidR="0028792F">
        <w:t>-</w:t>
      </w:r>
      <w:r>
        <w:t xml:space="preserve"> Trust</w:t>
      </w:r>
      <w:bookmarkEnd w:id="86"/>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bookmarkStart w:id="87" w:name="_Toc216972371"/>
      <w:r>
        <w:t xml:space="preserve">NFR2 </w:t>
      </w:r>
      <w:r w:rsidR="0028792F">
        <w:t xml:space="preserve">- </w:t>
      </w:r>
      <w:r>
        <w:t>Security</w:t>
      </w:r>
      <w:bookmarkEnd w:id="87"/>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bookmarkStart w:id="88" w:name="_Toc216972372"/>
      <w:r>
        <w:t xml:space="preserve">NFR3 </w:t>
      </w:r>
      <w:r w:rsidR="0028792F">
        <w:t>-</w:t>
      </w:r>
      <w:r>
        <w:t xml:space="preserve"> Performance</w:t>
      </w:r>
      <w:bookmarkEnd w:id="88"/>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bookmarkStart w:id="90" w:name="_Toc216972374"/>
      <w:r>
        <w:t xml:space="preserve">NFR5 </w:t>
      </w:r>
      <w:r w:rsidR="0028792F">
        <w:t xml:space="preserve">- </w:t>
      </w:r>
      <w:r>
        <w:t>Reliability</w:t>
      </w:r>
      <w:bookmarkEnd w:id="90"/>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bookmarkStart w:id="93" w:name="_Toc216972377"/>
      <w:r>
        <w:lastRenderedPageBreak/>
        <w:t>Should-Have Requirements</w:t>
      </w:r>
      <w:bookmarkEnd w:id="93"/>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bookmarkStart w:id="94" w:name="_Toc216972378"/>
      <w:r>
        <w:t>Could-Have Requirements</w:t>
      </w:r>
      <w:bookmarkEnd w:id="94"/>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bookmarkStart w:id="95" w:name="_Toc216972379"/>
      <w:r>
        <w:t>Won’t-Have Requirements</w:t>
      </w:r>
      <w:bookmarkEnd w:id="95"/>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lastRenderedPageBreak/>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E9452E" w:rsidP="00D20F91">
      <w:pPr>
        <w:spacing w:line="360" w:lineRule="auto"/>
        <w:rPr>
          <w:lang w:val="en-US"/>
        </w:rPr>
      </w:pPr>
      <w:r w:rsidRPr="00E9452E">
        <w:rPr>
          <w:noProof/>
          <w14:ligatures w14:val="standardContextual"/>
        </w:rPr>
        <w:pict w14:anchorId="6AAF783F">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lastRenderedPageBreak/>
        <w:t>Structure of the experiment</w:t>
      </w:r>
      <w:bookmarkEnd w:id="98"/>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bookmarkStart w:id="100" w:name="_Toc216972384"/>
      <w:r>
        <w:t>Why OOAD suited the system</w:t>
      </w:r>
      <w:bookmarkEnd w:id="100"/>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bookmarkStart w:id="102" w:name="_Toc216972386"/>
      <w:r>
        <w:lastRenderedPageBreak/>
        <w:t>Why Kanban worked best</w:t>
      </w:r>
      <w:bookmarkEnd w:id="102"/>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lastRenderedPageBreak/>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lastRenderedPageBreak/>
        <w:t>4.5 Risks and Mitigation</w:t>
      </w:r>
      <w:bookmarkEnd w:id="106"/>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bookmarkStart w:id="107" w:name="_Toc216972391"/>
      <w:r>
        <w:t>Technical Risks</w:t>
      </w:r>
      <w:bookmarkEnd w:id="107"/>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bookmarkStart w:id="108" w:name="_Toc216972392"/>
      <w:r>
        <w:t>Operational Risks</w:t>
      </w:r>
      <w:bookmarkEnd w:id="108"/>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bookmarkStart w:id="109" w:name="_Toc216972393"/>
      <w:r>
        <w:t>Research Risks</w:t>
      </w:r>
      <w:bookmarkEnd w:id="109"/>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lastRenderedPageBreak/>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bookmarkStart w:id="110" w:name="_Toc216972394"/>
      <w:r>
        <w:t>Ethical Risks</w:t>
      </w:r>
      <w:bookmarkEnd w:id="110"/>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bookmarkStart w:id="111" w:name="_Toc216972395"/>
      <w:r>
        <w:t>Timeline Risks</w:t>
      </w:r>
      <w:bookmarkEnd w:id="111"/>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bookmarkStart w:id="112" w:name="_Toc216972396"/>
      <w:r>
        <w:t>4.6 Project Plan</w:t>
      </w:r>
      <w:bookmarkEnd w:id="112"/>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E9452E" w:rsidP="00D20F91">
      <w:pPr>
        <w:spacing w:line="360" w:lineRule="auto"/>
        <w:rPr>
          <w:lang w:val="en-US"/>
        </w:rPr>
      </w:pPr>
      <w:r w:rsidRPr="00E9452E">
        <w:rPr>
          <w:noProof/>
          <w14:ligatures w14:val="standardContextual"/>
        </w:rPr>
        <w:pict w14:anchorId="12249D34">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bookmarkStart w:id="114" w:name="_Toc216972398"/>
      <w:r>
        <w:t>Chapter 5 - Design Diagrams</w:t>
      </w:r>
      <w:bookmarkEnd w:id="114"/>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bookmarkStart w:id="115" w:name="_Toc216972399"/>
      <w:r>
        <w:lastRenderedPageBreak/>
        <w:t>Block Diagram</w:t>
      </w:r>
      <w:bookmarkEnd w:id="115"/>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t>Layered Architecture Diagram</w:t>
      </w:r>
      <w:bookmarkEnd w:id="116"/>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bookmarkStart w:id="118" w:name="_Toc216972402"/>
      <w:r>
        <w:t>Step 1: Exploration, Problem Identification, and Defining the Research Aim</w:t>
      </w:r>
      <w:bookmarkEnd w:id="118"/>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bookmarkStart w:id="119" w:name="_Toc216972403"/>
      <w:r>
        <w:t>Step 2: Stakeholder Analysis (Preparation, Question Design, and Expert Interviews)</w:t>
      </w:r>
      <w:bookmarkEnd w:id="119"/>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bookmarkStart w:id="120" w:name="_Toc216972404"/>
      <w:r>
        <w:t>Step 3: Dataset Examination (Identification of Input Fields)</w:t>
      </w:r>
      <w:bookmarkEnd w:id="120"/>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bookmarkStart w:id="121" w:name="_Toc216972405"/>
      <w:r>
        <w:lastRenderedPageBreak/>
        <w:t>Step 4: Requirements, Use Cases, and Prioritisation</w:t>
      </w:r>
      <w:bookmarkEnd w:id="121"/>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bookmarkStart w:id="122" w:name="_Toc216972406"/>
      <w:r>
        <w:t>Step 5: Design the Experimental Structure (Baseline vs XAI)</w:t>
      </w:r>
      <w:bookmarkEnd w:id="122"/>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bookmarkStart w:id="123" w:name="_Toc216972407"/>
      <w:r>
        <w:t>Step 6: Prototype Development</w:t>
      </w:r>
      <w:bookmarkEnd w:id="123"/>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bookmarkStart w:id="124" w:name="_Toc216972408"/>
      <w:r>
        <w:t>Step 7: Perform Testing (Developer Testing, Regression Testing)</w:t>
      </w:r>
      <w:bookmarkEnd w:id="124"/>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bookmarkStart w:id="125" w:name="_Toc216972409"/>
      <w:r>
        <w:t>Step 8: Deploy Prototype for User Data Collection</w:t>
      </w:r>
      <w:bookmarkEnd w:id="125"/>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bookmarkStart w:id="126" w:name="_Toc216972410"/>
      <w:r>
        <w:t>Step 9: Collect Trust Survey Data and Evaluate</w:t>
      </w:r>
      <w:bookmarkEnd w:id="126"/>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bookmarkStart w:id="127" w:name="_Toc216972411"/>
      <w:r>
        <w:t>Step 10:  Answer Research Question</w:t>
      </w:r>
      <w:bookmarkEnd w:id="127"/>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t>Class Diagram</w:t>
      </w:r>
      <w:bookmarkEnd w:id="128"/>
      <w:r>
        <w:t xml:space="preserve">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bookmarkStart w:id="129" w:name="_Toc216972413"/>
      <w:r>
        <w:t>ER Diagram</w:t>
      </w:r>
      <w:bookmarkEnd w:id="129"/>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bookmarkStart w:id="130" w:name="_Toc216972414"/>
      <w:r>
        <w:t>User Entity</w:t>
      </w:r>
      <w:bookmarkEnd w:id="130"/>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bookmarkStart w:id="131" w:name="_Toc216972415"/>
      <w:r>
        <w:t>Chat_History Entity</w:t>
      </w:r>
      <w:bookmarkEnd w:id="131"/>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bookmarkStart w:id="132" w:name="_Toc216972416"/>
      <w:r>
        <w:t>FAQ_Logs Entity</w:t>
      </w:r>
      <w:bookmarkEnd w:id="132"/>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bookmarkStart w:id="133" w:name="_Toc216972417"/>
      <w:r>
        <w:t>Sequence Diagram</w:t>
      </w:r>
      <w:bookmarkEnd w:id="133"/>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bookmarkStart w:id="135" w:name="_Toc216972419"/>
      <w:r>
        <w:t>Wireframe / Mock-up</w:t>
      </w:r>
      <w:bookmarkEnd w:id="135"/>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bookmarkStart w:id="136" w:name="_Toc216972420"/>
      <w:r>
        <w:t>Loan Form Screen (Input Screen)</w:t>
      </w:r>
      <w:bookmarkEnd w:id="136"/>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lastRenderedPageBreak/>
        <w:t>Chat Screen (Input / Result Screen)</w:t>
      </w:r>
      <w:bookmarkEnd w:id="137"/>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E9452E" w:rsidP="00D20F91">
      <w:pPr>
        <w:spacing w:line="360" w:lineRule="auto"/>
        <w:rPr>
          <w:lang w:val="en-US"/>
        </w:rPr>
      </w:pPr>
      <w:r w:rsidRPr="00E9452E">
        <w:rPr>
          <w:noProof/>
          <w14:ligatures w14:val="standardContextual"/>
        </w:rPr>
        <w:pict w14:anchorId="284EA96E">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lastRenderedPageBreak/>
        <w:t>6.1 Justification of the Software Development Methodology</w:t>
      </w:r>
      <w:bookmarkEnd w:id="139"/>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lastRenderedPageBreak/>
        <w:t xml:space="preserve">6.2.1 </w:t>
      </w:r>
      <w:r w:rsidR="00AD6617">
        <w:t xml:space="preserve">About </w:t>
      </w:r>
      <w:r>
        <w:t>Dataset</w:t>
      </w:r>
      <w:bookmarkEnd w:id="141"/>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bookmarkStart w:id="143" w:name="_Toc216972427"/>
      <w:r w:rsidRPr="00434B25">
        <w:t>6.2.</w:t>
      </w:r>
      <w:r>
        <w:t>3 Data Preprocessing</w:t>
      </w:r>
      <w:bookmarkEnd w:id="143"/>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bookmarkStart w:id="145" w:name="_Toc216972429"/>
      <w:r w:rsidRPr="00677236">
        <w:rPr>
          <w:b/>
          <w:bCs/>
          <w:sz w:val="27"/>
          <w:szCs w:val="27"/>
        </w:rPr>
        <w:t>total_asset_value</w:t>
      </w:r>
      <w:bookmarkEnd w:id="145"/>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bookmarkStart w:id="146" w:name="_Toc216972430"/>
      <w:r w:rsidRPr="002260A4">
        <w:t>6.2.5 Model Training</w:t>
      </w:r>
      <w:bookmarkEnd w:id="146"/>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bookmarkStart w:id="150" w:name="_Toc216972434"/>
      <w:r>
        <w:t>6.3.3 Backend</w:t>
      </w:r>
      <w:bookmarkEnd w:id="150"/>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bookmarkStart w:id="151" w:name="_Toc216972435"/>
      <w:r>
        <w:lastRenderedPageBreak/>
        <w:t xml:space="preserve">6.3.3.1 </w:t>
      </w:r>
      <w:r w:rsidR="0008622C">
        <w:t xml:space="preserve">Node.js </w:t>
      </w:r>
      <w:r>
        <w:t>Backend</w:t>
      </w:r>
      <w:bookmarkEnd w:id="151"/>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bookmarkStart w:id="156" w:name="_Toc216972440"/>
      <w:r>
        <w:t>1. Flask Backend Deployment &amp; Memory Limits</w:t>
      </w:r>
      <w:bookmarkEnd w:id="156"/>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bookmarkStart w:id="157" w:name="_Toc216972441"/>
      <w:r>
        <w:t>2. FAQ Answering Module Issues</w:t>
      </w:r>
      <w:bookmarkEnd w:id="157"/>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bookmarkStart w:id="158" w:name="_Toc216972442"/>
      <w:r>
        <w:t>3. SHAP Computation Delays</w:t>
      </w:r>
      <w:bookmarkEnd w:id="158"/>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bookmarkStart w:id="159" w:name="_Toc216972443"/>
      <w:r>
        <w:t>4. ChatGPT Rate Limits</w:t>
      </w:r>
      <w:bookmarkEnd w:id="159"/>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bookmarkStart w:id="160" w:name="_Toc216972444"/>
      <w:r>
        <w:lastRenderedPageBreak/>
        <w:t>5. Free-Tier Platform Inactivity Shutdowns</w:t>
      </w:r>
      <w:bookmarkEnd w:id="160"/>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bookmarkStart w:id="162" w:name="_Toc216972446"/>
      <w:r>
        <w:t>Summary</w:t>
      </w:r>
      <w:r w:rsidR="00391A2B">
        <w:t xml:space="preserve"> of Deployment Setup</w:t>
      </w:r>
      <w:bookmarkEnd w:id="162"/>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bookmarkStart w:id="165" w:name="_Toc216972449"/>
      <w:r w:rsidRPr="00F332A7">
        <w:t>1. Flask Backend Deployment &amp; Memory Limits</w:t>
      </w:r>
      <w:bookmarkEnd w:id="165"/>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bookmarkStart w:id="166" w:name="_Toc216972450"/>
      <w:r w:rsidRPr="00F332A7">
        <w:t>2. FAQ Answering Module Issues</w:t>
      </w:r>
      <w:bookmarkEnd w:id="166"/>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bookmarkStart w:id="167" w:name="_Toc216972451"/>
      <w:r w:rsidRPr="00F332A7">
        <w:t>3. SHAP Computation Delays</w:t>
      </w:r>
      <w:bookmarkEnd w:id="167"/>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bookmarkStart w:id="168" w:name="_Toc216972452"/>
      <w:r w:rsidRPr="00F332A7">
        <w:t>4. ChatGPT Rate Limits</w:t>
      </w:r>
      <w:bookmarkEnd w:id="168"/>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bookmarkStart w:id="169" w:name="_Toc216972453"/>
      <w:r w:rsidRPr="00F332A7">
        <w:t>5. Free-Tier Platform Inactivity Shutdowns</w:t>
      </w:r>
      <w:bookmarkEnd w:id="169"/>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E9452E" w:rsidP="00D20F91">
      <w:pPr>
        <w:spacing w:line="360" w:lineRule="auto"/>
        <w:rPr>
          <w:lang w:val="en-US"/>
        </w:rPr>
      </w:pPr>
      <w:r w:rsidRPr="00E9452E">
        <w:rPr>
          <w:noProof/>
          <w14:ligatures w14:val="standardContextual"/>
        </w:rPr>
        <w:pict w14:anchorId="4503D2BF">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bookmarkStart w:id="174" w:name="_Toc216972458"/>
      <w:r>
        <w:t>7.2.2 Non-Functional Requirement Testing</w:t>
      </w:r>
      <w:bookmarkEnd w:id="174"/>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E9452E" w:rsidP="00D20F91">
      <w:pPr>
        <w:spacing w:line="360" w:lineRule="auto"/>
        <w:rPr>
          <w:lang w:val="en-US"/>
        </w:rPr>
      </w:pPr>
      <w:r w:rsidRPr="00E9452E">
        <w:rPr>
          <w:noProof/>
          <w14:ligatures w14:val="standardContextual"/>
        </w:rPr>
        <w:pict w14:anchorId="1F7BA8CD">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t>8.3 Evaluation of the Achievement of Functional Requirements</w:t>
      </w:r>
      <w:bookmarkEnd w:id="178"/>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t>8.5 Evaluation of the Achievement of Aim</w:t>
      </w:r>
      <w:bookmarkEnd w:id="180"/>
      <w:r>
        <w:t xml:space="preserve">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bookmarkStart w:id="182" w:name="_Toc216972466"/>
      <w:r>
        <w:t>8.7 Evaluation of the Achievement of Research Objectives</w:t>
      </w:r>
      <w:bookmarkEnd w:id="182"/>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E9452E" w:rsidP="00D20F91">
      <w:pPr>
        <w:spacing w:line="360" w:lineRule="auto"/>
      </w:pPr>
      <w:r w:rsidRPr="00E9452E">
        <w:rPr>
          <w:noProof/>
          <w14:ligatures w14:val="standardContextual"/>
        </w:rPr>
        <w:pict w14:anchorId="19A82B84">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bookmarkStart w:id="186" w:name="_Toc216972470"/>
      <w:r>
        <w:t xml:space="preserve">Chapter 9 </w:t>
      </w:r>
      <w:r w:rsidR="00F54568">
        <w:t>–</w:t>
      </w:r>
      <w:r>
        <w:t xml:space="preserve"> Conclusion</w:t>
      </w:r>
      <w:bookmarkEnd w:id="186"/>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bookmarkStart w:id="187" w:name="_Toc216972471"/>
      <w:r>
        <w:lastRenderedPageBreak/>
        <w:t>9.1 Project Overview and Reflection</w:t>
      </w:r>
      <w:bookmarkEnd w:id="187"/>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t>9.3 Evidence of Achievement of Learning Outcomes</w:t>
      </w:r>
      <w:bookmarkEnd w:id="189"/>
      <w:r>
        <w:t xml:space="preserve">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bookmarkStart w:id="190" w:name="_Toc216972474"/>
      <w:r>
        <w:t>Achievement of Learning Outcomes</w:t>
      </w:r>
      <w:bookmarkEnd w:id="190"/>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bookmarkStart w:id="192" w:name="_Toc216972476"/>
      <w:r>
        <w:t>Data Mining</w:t>
      </w:r>
      <w:bookmarkEnd w:id="192"/>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bookmarkStart w:id="193" w:name="_Toc216972477"/>
      <w:r>
        <w:t>Advance Databases</w:t>
      </w:r>
      <w:bookmarkEnd w:id="193"/>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bookmarkStart w:id="194" w:name="_Toc216972478"/>
      <w:r>
        <w:t>Text Analytics</w:t>
      </w:r>
      <w:bookmarkEnd w:id="194"/>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bookmarkStart w:id="195" w:name="_Toc216972479"/>
      <w:r>
        <w:t>Research Methods</w:t>
      </w:r>
      <w:bookmarkEnd w:id="195"/>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bookmarkStart w:id="197" w:name="_Toc216972481"/>
      <w:r>
        <w:t>9.6 Contribution to the Body of Knowledge</w:t>
      </w:r>
      <w:bookmarkEnd w:id="197"/>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1BB2E2FD" w14:textId="77777777" w:rsidR="00B42E1C" w:rsidRDefault="00B42E1C" w:rsidP="00D20F91">
      <w:pPr>
        <w:pStyle w:val="Heading3"/>
        <w:spacing w:line="360" w:lineRule="auto"/>
      </w:pPr>
      <w:bookmarkStart w:id="202" w:name="_Toc216972486"/>
      <w:r>
        <w:rPr>
          <w:b/>
          <w:bCs/>
        </w:rPr>
        <w:t>Limitation 1 -</w:t>
      </w:r>
      <w:r>
        <w:t xml:space="preserve"> The study relies on a secondary dataset.</w:t>
      </w:r>
      <w:bookmarkEnd w:id="202"/>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bookmarkStart w:id="204" w:name="_Toc216972488"/>
      <w:r>
        <w:rPr>
          <w:b/>
          <w:bCs/>
        </w:rPr>
        <w:lastRenderedPageBreak/>
        <w:t xml:space="preserve">Limitation 3 - A </w:t>
      </w:r>
      <w:r>
        <w:t>Survey-based trust measurement</w:t>
      </w:r>
      <w:bookmarkEnd w:id="204"/>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bookmarkStart w:id="205" w:name="_Toc216972489"/>
      <w:r>
        <w:rPr>
          <w:b/>
          <w:bCs/>
        </w:rPr>
        <w:t xml:space="preserve">Limitations 4: </w:t>
      </w:r>
      <w:r>
        <w:t>The study can not access financial databases such as CRIB.</w:t>
      </w:r>
      <w:bookmarkEnd w:id="205"/>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bookmarkStart w:id="206" w:name="_Toc216972490"/>
      <w:r>
        <w:t>9.8 Future Enhancements</w:t>
      </w:r>
      <w:bookmarkEnd w:id="206"/>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bookmarkStart w:id="207" w:name="_Toc216972491"/>
      <w:r>
        <w:t>1. Real-Time Banking Integration</w:t>
      </w:r>
      <w:bookmarkEnd w:id="207"/>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bookmarkStart w:id="208" w:name="_Toc216972492"/>
      <w:r>
        <w:t>2.Integrate multiple XAI techniques</w:t>
      </w:r>
      <w:bookmarkEnd w:id="208"/>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bookmarkStart w:id="209" w:name="_Toc216972493"/>
      <w:r>
        <w:t>3. Integrate multi-language support</w:t>
      </w:r>
      <w:bookmarkEnd w:id="209"/>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E9452E" w:rsidP="002B54B7">
      <w:pPr>
        <w:spacing w:line="360" w:lineRule="auto"/>
      </w:pPr>
      <w:r w:rsidRPr="00E9452E">
        <w:rPr>
          <w:noProof/>
          <w14:ligatures w14:val="standardContextual"/>
        </w:rPr>
        <w:pict w14:anchorId="6BB179CC">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E9452E" w:rsidP="00152C2B">
      <w:pPr>
        <w:pStyle w:val="Bibliography"/>
        <w:spacing w:line="360" w:lineRule="auto"/>
      </w:pPr>
      <w:r w:rsidRPr="00E9452E">
        <w:rPr>
          <w:noProof/>
          <w14:ligatures w14:val="standardContextual"/>
        </w:rPr>
        <w:pict w14:anchorId="22F9CC24">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lastRenderedPageBreak/>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9"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0A87A7" w14:textId="77777777" w:rsidR="00E9452E" w:rsidRDefault="00E9452E" w:rsidP="00DC7426">
      <w:r>
        <w:separator/>
      </w:r>
    </w:p>
  </w:endnote>
  <w:endnote w:type="continuationSeparator" w:id="0">
    <w:p w14:paraId="4DBC4954" w14:textId="77777777" w:rsidR="00E9452E" w:rsidRDefault="00E9452E"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2F39B7" w14:textId="77777777" w:rsidR="00E9452E" w:rsidRDefault="00E9452E" w:rsidP="00DC7426">
      <w:r>
        <w:separator/>
      </w:r>
    </w:p>
  </w:footnote>
  <w:footnote w:type="continuationSeparator" w:id="0">
    <w:p w14:paraId="08782844" w14:textId="77777777" w:rsidR="00E9452E" w:rsidRDefault="00E9452E"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6A76"/>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364B"/>
    <w:rsid w:val="000D3868"/>
    <w:rsid w:val="000E16B3"/>
    <w:rsid w:val="000E1C8E"/>
    <w:rsid w:val="000E3728"/>
    <w:rsid w:val="000F51CF"/>
    <w:rsid w:val="00102070"/>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38C5"/>
    <w:rsid w:val="001D3F9D"/>
    <w:rsid w:val="001D5B5D"/>
    <w:rsid w:val="001D5B95"/>
    <w:rsid w:val="001D6B2A"/>
    <w:rsid w:val="001E00A6"/>
    <w:rsid w:val="001E42AB"/>
    <w:rsid w:val="001E498A"/>
    <w:rsid w:val="001F44E9"/>
    <w:rsid w:val="001F45F0"/>
    <w:rsid w:val="001F6C21"/>
    <w:rsid w:val="001F6CD5"/>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2755D"/>
    <w:rsid w:val="003307FD"/>
    <w:rsid w:val="00331988"/>
    <w:rsid w:val="0034174A"/>
    <w:rsid w:val="00351DAE"/>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D0270"/>
    <w:rsid w:val="005D0CD8"/>
    <w:rsid w:val="005D1C77"/>
    <w:rsid w:val="005D5F1B"/>
    <w:rsid w:val="005E3577"/>
    <w:rsid w:val="005E66C0"/>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42DB4"/>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F1C"/>
    <w:rsid w:val="00816B48"/>
    <w:rsid w:val="00823F1C"/>
    <w:rsid w:val="00825836"/>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7498"/>
    <w:rsid w:val="009A6A42"/>
    <w:rsid w:val="009B5312"/>
    <w:rsid w:val="009B681E"/>
    <w:rsid w:val="009B7C04"/>
    <w:rsid w:val="009C6E88"/>
    <w:rsid w:val="009D1341"/>
    <w:rsid w:val="009D1649"/>
    <w:rsid w:val="009D31F7"/>
    <w:rsid w:val="009D476A"/>
    <w:rsid w:val="009D583D"/>
    <w:rsid w:val="009E20B5"/>
    <w:rsid w:val="00A018AE"/>
    <w:rsid w:val="00A020C5"/>
    <w:rsid w:val="00A03C35"/>
    <w:rsid w:val="00A10269"/>
    <w:rsid w:val="00A22E2C"/>
    <w:rsid w:val="00A23E37"/>
    <w:rsid w:val="00A24872"/>
    <w:rsid w:val="00A27B7C"/>
    <w:rsid w:val="00A34B4D"/>
    <w:rsid w:val="00A34F9F"/>
    <w:rsid w:val="00A3546F"/>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3F8F"/>
    <w:rsid w:val="00BB40F7"/>
    <w:rsid w:val="00BB4738"/>
    <w:rsid w:val="00BC02BD"/>
    <w:rsid w:val="00BC0AEA"/>
    <w:rsid w:val="00BC2B59"/>
    <w:rsid w:val="00BC742E"/>
    <w:rsid w:val="00BE11E8"/>
    <w:rsid w:val="00BE38D5"/>
    <w:rsid w:val="00BE5721"/>
    <w:rsid w:val="00BE5BBE"/>
    <w:rsid w:val="00BE6948"/>
    <w:rsid w:val="00BF628C"/>
    <w:rsid w:val="00C013C7"/>
    <w:rsid w:val="00C0445F"/>
    <w:rsid w:val="00C05564"/>
    <w:rsid w:val="00C13E90"/>
    <w:rsid w:val="00C23489"/>
    <w:rsid w:val="00C2517C"/>
    <w:rsid w:val="00C277CE"/>
    <w:rsid w:val="00C31E2B"/>
    <w:rsid w:val="00C36137"/>
    <w:rsid w:val="00C3621B"/>
    <w:rsid w:val="00C42EA0"/>
    <w:rsid w:val="00C46CC0"/>
    <w:rsid w:val="00C47D9E"/>
    <w:rsid w:val="00C53579"/>
    <w:rsid w:val="00C573E1"/>
    <w:rsid w:val="00C57467"/>
    <w:rsid w:val="00C60FE5"/>
    <w:rsid w:val="00C75A88"/>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C0984"/>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40BCA"/>
    <w:rsid w:val="00E41D06"/>
    <w:rsid w:val="00E42B78"/>
    <w:rsid w:val="00E42EFA"/>
    <w:rsid w:val="00E43F94"/>
    <w:rsid w:val="00E469CC"/>
    <w:rsid w:val="00E544CE"/>
    <w:rsid w:val="00E55C43"/>
    <w:rsid w:val="00E604F9"/>
    <w:rsid w:val="00E66B6C"/>
    <w:rsid w:val="00E66C57"/>
    <w:rsid w:val="00E70045"/>
    <w:rsid w:val="00E708B7"/>
    <w:rsid w:val="00E73010"/>
    <w:rsid w:val="00E74258"/>
    <w:rsid w:val="00E74D89"/>
    <w:rsid w:val="00E757C0"/>
    <w:rsid w:val="00E76F81"/>
    <w:rsid w:val="00E944EF"/>
    <w:rsid w:val="00E9452E"/>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A2EB5"/>
    <w:rsid w:val="00FA344B"/>
    <w:rsid w:val="00FA54B6"/>
    <w:rsid w:val="00FA629D"/>
    <w:rsid w:val="00FB0688"/>
    <w:rsid w:val="00FB5AF3"/>
    <w:rsid w:val="00FC0C10"/>
    <w:rsid w:val="00FC3943"/>
    <w:rsid w:val="00FD2FDF"/>
    <w:rsid w:val="00FD3931"/>
    <w:rsid w:val="00FD638D"/>
    <w:rsid w:val="00FE20DF"/>
    <w:rsid w:val="00FE3B3E"/>
    <w:rsid w:val="00FE3C48"/>
    <w:rsid w:val="00FE6A9E"/>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jpeg"/><Relationship Id="rId99" Type="http://schemas.openxmlformats.org/officeDocument/2006/relationships/hyperlink" Target="http://localhost:8000"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9.png"/><Relationship Id="rId1" Type="http://schemas.openxmlformats.org/officeDocument/2006/relationships/image" Target="media/image88.png"/></Relationships>
</file>

<file path=word/_rels/header1.xml.rels><?xml version="1.0" encoding="UTF-8" standalone="yes"?>
<Relationships xmlns="http://schemas.openxmlformats.org/package/2006/relationships"><Relationship Id="rId1" Type="http://schemas.openxmlformats.org/officeDocument/2006/relationships/image" Target="media/image8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01</Pages>
  <Words>57395</Words>
  <Characters>327158</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498</cp:revision>
  <dcterms:created xsi:type="dcterms:W3CDTF">2025-12-14T18:10:00Z</dcterms:created>
  <dcterms:modified xsi:type="dcterms:W3CDTF">2025-12-1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